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8957C5" w14:textId="57364444" w:rsidR="00E1645B" w:rsidRDefault="002171B9" w:rsidP="00BF6B73">
      <w:pPr>
        <w:pStyle w:val="10"/>
      </w:pPr>
      <w:r>
        <w:t>​​</w:t>
      </w:r>
      <w:bookmarkStart w:id="0" w:name="样式预览"/>
      <w:r>
        <w:t>样式预览</w:t>
      </w:r>
    </w:p>
    <w:p w14:paraId="41F8E1FB" w14:textId="77777777" w:rsidR="00E1645B" w:rsidRDefault="002171B9">
      <w:pPr>
        <w:pStyle w:val="2"/>
      </w:pPr>
      <w:bookmarkStart w:id="1" w:name="标题样式预览"/>
      <w:r>
        <w:t>标题样式预览</w:t>
      </w:r>
    </w:p>
    <w:p w14:paraId="0402239E" w14:textId="77777777" w:rsidR="00E1645B" w:rsidRDefault="002171B9">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77777777" w:rsidR="00E1645B" w:rsidRDefault="002171B9">
      <w:pPr>
        <w:pStyle w:val="a0"/>
      </w:pPr>
      <w:r>
        <w:t>本模板标题自动编号</w:t>
      </w:r>
    </w:p>
    <w:p w14:paraId="78E061A9" w14:textId="3E9473D5" w:rsidR="0022655C" w:rsidRDefault="0022655C">
      <w:pPr>
        <w:pStyle w:val="a0"/>
      </w:pPr>
      <m:oMathPara>
        <m:oMath>
          <m:r>
            <w:rPr>
              <w:rFonts w:ascii="Cambria Math" w:hAnsi="Cambria Math"/>
            </w:rPr>
            <m:t>x=x+1</m:t>
          </m:r>
        </m:oMath>
      </m:oMathPara>
    </w:p>
    <w:p w14:paraId="34353D88" w14:textId="77777777" w:rsidR="00E1645B" w:rsidRDefault="002171B9">
      <w:pPr>
        <w:pStyle w:val="3"/>
      </w:pPr>
      <w:bookmarkStart w:id="2" w:name="三级标题"/>
      <w:r>
        <w:t>三级标题</w:t>
      </w:r>
    </w:p>
    <w:p w14:paraId="7986534F" w14:textId="77777777" w:rsidR="00E1645B" w:rsidRDefault="002171B9">
      <w:pPr>
        <w:pStyle w:val="4"/>
      </w:pPr>
      <w:bookmarkStart w:id="3" w:name="四级标题"/>
      <w:r>
        <w:t>四级标题</w:t>
      </w:r>
    </w:p>
    <w:p w14:paraId="3136F3CA" w14:textId="77777777" w:rsidR="00E1645B" w:rsidRDefault="002171B9">
      <w:pPr>
        <w:pStyle w:val="5"/>
      </w:pPr>
      <w:bookmarkStart w:id="4" w:name="五级标题"/>
      <w:r>
        <w:t>五级标题</w:t>
      </w:r>
    </w:p>
    <w:p w14:paraId="24334A0D" w14:textId="77777777" w:rsidR="00E1645B" w:rsidRDefault="002171B9">
      <w:pPr>
        <w:pStyle w:val="6"/>
      </w:pPr>
      <w:bookmarkStart w:id="5" w:name="六级标题"/>
      <w:r>
        <w:t>六级标题</w:t>
      </w:r>
    </w:p>
    <w:p w14:paraId="5EAC9B01" w14:textId="77777777" w:rsidR="00E1645B" w:rsidRDefault="002171B9">
      <w:pPr>
        <w:pStyle w:val="2"/>
      </w:pPr>
      <w:bookmarkStart w:id="6" w:name="其他样式"/>
      <w:bookmarkEnd w:id="1"/>
      <w:bookmarkEnd w:id="2"/>
      <w:bookmarkEnd w:id="3"/>
      <w:bookmarkEnd w:id="4"/>
      <w:bookmarkEnd w:id="5"/>
      <w:r>
        <w:t>其他样式</w:t>
      </w:r>
    </w:p>
    <w:p w14:paraId="1EC35DBE" w14:textId="77777777" w:rsidR="00E1645B" w:rsidRDefault="002171B9">
      <w:pPr>
        <w:pStyle w:val="3"/>
      </w:pPr>
      <w:bookmarkStart w:id="7" w:name="正文"/>
      <w:r>
        <w:t>正文</w:t>
      </w:r>
    </w:p>
    <w:p w14:paraId="47EFF679" w14:textId="77777777" w:rsidR="00E1645B" w:rsidRDefault="002171B9">
      <w:pPr>
        <w:pStyle w:val="FirstParagraph"/>
      </w:pPr>
      <w:r>
        <w:t>正文样式默认首行缩进，字号小四，中文字体为宋体，英文</w:t>
      </w:r>
      <w:r>
        <w:t>Times New Roman</w:t>
      </w:r>
    </w:p>
    <w:p w14:paraId="5BCF5F7D" w14:textId="77777777" w:rsidR="00E1645B" w:rsidRDefault="002171B9">
      <w:pPr>
        <w:pStyle w:val="a0"/>
      </w:pPr>
      <w:r>
        <w:t>页脚自动添加了页码</w:t>
      </w:r>
    </w:p>
    <w:p w14:paraId="43C30316" w14:textId="0CF8AB47" w:rsidR="001022D2" w:rsidRDefault="001022D2">
      <w:pPr>
        <w:pStyle w:val="a0"/>
      </w:pPr>
      <w:r>
        <w:rPr>
          <w:rFonts w:hint="eastAsia"/>
        </w:rPr>
        <w:t>文献引用</w:t>
      </w:r>
      <w:r>
        <w:fldChar w:fldCharType="begin"/>
      </w:r>
      <w:r w:rsidR="00142036">
        <w:instrText xml:space="preserve"> ADDIN ZOTERO_ITEM CSL_CITATION {"citationID":"cyBLair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00142036" w:rsidRPr="00142036">
        <w:rPr>
          <w:rFonts w:cs="Times New Roman"/>
          <w:vertAlign w:val="superscript"/>
        </w:rPr>
        <w:t>[1]</w:t>
      </w:r>
      <w:r>
        <w:fldChar w:fldCharType="end"/>
      </w:r>
    </w:p>
    <w:p w14:paraId="085ADCCA" w14:textId="77777777" w:rsidR="00142036" w:rsidRPr="00142036" w:rsidRDefault="001022D2" w:rsidP="00142036">
      <w:pPr>
        <w:pStyle w:val="a8"/>
        <w:ind w:left="420" w:hanging="420"/>
        <w:rPr>
          <w:rFonts w:cs="Times New Roman"/>
        </w:rPr>
      </w:pPr>
      <w:r>
        <w:rPr>
          <w:sz w:val="21"/>
        </w:rPr>
        <w:fldChar w:fldCharType="begin"/>
      </w:r>
      <w:r w:rsidR="00142036">
        <w:instrText xml:space="preserve"> ADDIN ZOTERO_BIBL {"uncited":[],"omitted":[],"custom":[]} CSL_BIBLIOGRAPHY </w:instrText>
      </w:r>
      <w:r>
        <w:rPr>
          <w:sz w:val="21"/>
        </w:rPr>
        <w:fldChar w:fldCharType="separate"/>
      </w:r>
      <w:r w:rsidR="00142036" w:rsidRPr="00142036">
        <w:rPr>
          <w:rFonts w:cs="Times New Roman"/>
        </w:rPr>
        <w:t>[1]</w:t>
      </w:r>
      <w:r w:rsidR="00142036" w:rsidRPr="00142036">
        <w:rPr>
          <w:rFonts w:cs="Times New Roman"/>
        </w:rPr>
        <w:tab/>
        <w:t>Bear M F, Connors B W, Paradiso M A. Neuroscience: exploring the brain (Fourth edition)[M]. Fourth edition. Philadelphia: Wolters Kluwer, 2016.</w:t>
      </w:r>
    </w:p>
    <w:p w14:paraId="403189CA" w14:textId="2006B87F" w:rsidR="001022D2" w:rsidRDefault="001022D2">
      <w:pPr>
        <w:pStyle w:val="a0"/>
      </w:pPr>
      <w:r>
        <w:fldChar w:fldCharType="end"/>
      </w:r>
    </w:p>
    <w:p w14:paraId="3D8F2EF4" w14:textId="100E6CFF" w:rsidR="00E1645B" w:rsidRDefault="002171B9">
      <w:pPr>
        <w:pStyle w:val="3"/>
      </w:pPr>
      <w:bookmarkStart w:id="8" w:name="列表"/>
      <w:bookmarkEnd w:id="7"/>
      <w:r>
        <w:lastRenderedPageBreak/>
        <w:t>列表</w:t>
      </w:r>
    </w:p>
    <w:p w14:paraId="390919BD" w14:textId="77777777" w:rsidR="00E1645B" w:rsidRDefault="002171B9">
      <w:pPr>
        <w:pStyle w:val="4"/>
      </w:pPr>
      <w:bookmarkStart w:id="9" w:name="有序列表"/>
      <w:r>
        <w:t>有序列表</w:t>
      </w:r>
    </w:p>
    <w:p w14:paraId="2D2D2BFF" w14:textId="38D46803" w:rsidR="00E1645B" w:rsidRDefault="00C47C42" w:rsidP="000D0869">
      <w:pPr>
        <w:numPr>
          <w:ilvl w:val="0"/>
          <w:numId w:val="5"/>
        </w:numPr>
      </w:pPr>
      <w:bookmarkStart w:id="10" w:name="X7ae73736daf35c0a92b21ba56dfbcad58a81e9f"/>
      <w:r>
        <w:rPr>
          <w:rFonts w:hint="eastAsia"/>
          <w:lang w:eastAsia="zh-CN"/>
        </w:rPr>
        <w:t>是是是是是是是是是是是是是是是是是是是是是是是是是是是是是是是是是是是是是是是是是是是是是是是是是是是是</w:t>
      </w:r>
    </w:p>
    <w:p w14:paraId="38FDA24A" w14:textId="77777777" w:rsidR="00E1645B" w:rsidRDefault="002171B9" w:rsidP="000D0869">
      <w:pPr>
        <w:numPr>
          <w:ilvl w:val="1"/>
          <w:numId w:val="6"/>
        </w:numPr>
      </w:pPr>
      <w:bookmarkStart w:id="11" w:name="X3c7e69695ac3af9399b5eae2c5567830bdee976"/>
      <w:r>
        <w:t>1</w:t>
      </w:r>
    </w:p>
    <w:p w14:paraId="7547C3C0" w14:textId="77777777" w:rsidR="00E1645B" w:rsidRDefault="002171B9" w:rsidP="000D0869">
      <w:pPr>
        <w:numPr>
          <w:ilvl w:val="2"/>
          <w:numId w:val="7"/>
        </w:numPr>
      </w:pPr>
      <w:bookmarkStart w:id="12" w:name="Xccf4459a86d7195207170c775a0e94a8e9a370e"/>
      <w:r>
        <w:t>1</w:t>
      </w:r>
    </w:p>
    <w:p w14:paraId="5D2D98E8" w14:textId="77777777" w:rsidR="00E1645B" w:rsidRDefault="002171B9" w:rsidP="000D0869">
      <w:pPr>
        <w:numPr>
          <w:ilvl w:val="2"/>
          <w:numId w:val="7"/>
        </w:numPr>
      </w:pPr>
      <w:bookmarkStart w:id="13" w:name="X5143c48e84baffc9d3ff1929b9539138e6c88b7"/>
      <w:bookmarkEnd w:id="12"/>
      <w:r>
        <w:t>2</w:t>
      </w:r>
    </w:p>
    <w:p w14:paraId="394FD55F" w14:textId="77777777" w:rsidR="00E1645B" w:rsidRDefault="002171B9" w:rsidP="000D0869">
      <w:pPr>
        <w:numPr>
          <w:ilvl w:val="2"/>
          <w:numId w:val="7"/>
        </w:numPr>
      </w:pPr>
      <w:bookmarkStart w:id="14" w:name="Xa2f35fa2a2e163dbe2314f9eae1b3c8319464ec"/>
      <w:bookmarkEnd w:id="13"/>
      <w:r>
        <w:t>3</w:t>
      </w:r>
    </w:p>
    <w:p w14:paraId="46B9763A" w14:textId="77777777" w:rsidR="00E1645B" w:rsidRDefault="002171B9" w:rsidP="000D0869">
      <w:pPr>
        <w:numPr>
          <w:ilvl w:val="3"/>
          <w:numId w:val="8"/>
        </w:numPr>
      </w:pPr>
      <w:bookmarkStart w:id="15" w:name="Xca5b9b4625b95347556be5a9eff0c0aaf7d0287"/>
      <w:r>
        <w:t>1</w:t>
      </w:r>
    </w:p>
    <w:p w14:paraId="53F96B4E" w14:textId="77777777" w:rsidR="00E1645B" w:rsidRDefault="002171B9" w:rsidP="000D0869">
      <w:pPr>
        <w:numPr>
          <w:ilvl w:val="4"/>
          <w:numId w:val="9"/>
        </w:numPr>
      </w:pPr>
      <w:bookmarkStart w:id="16" w:name="Xdaa95c8255ee89bcb43af6fabd2491deec31898"/>
      <w:r>
        <w:t>1</w:t>
      </w:r>
    </w:p>
    <w:p w14:paraId="2296802E" w14:textId="77777777" w:rsidR="00E1645B" w:rsidRDefault="002171B9" w:rsidP="000D0869">
      <w:pPr>
        <w:numPr>
          <w:ilvl w:val="5"/>
          <w:numId w:val="10"/>
        </w:numPr>
      </w:pPr>
      <w:bookmarkStart w:id="17" w:name="X89c5ead5e7b905d340f2fd74018d8c948d5c388"/>
      <w:r>
        <w:t>1</w:t>
      </w:r>
    </w:p>
    <w:p w14:paraId="02C02D52" w14:textId="77777777" w:rsidR="00E1645B" w:rsidRDefault="002171B9" w:rsidP="000D0869">
      <w:pPr>
        <w:numPr>
          <w:ilvl w:val="3"/>
          <w:numId w:val="8"/>
        </w:numPr>
      </w:pPr>
      <w:bookmarkStart w:id="18" w:name="X804f8ff9210c2154fd4a4f21df17a726c4d4727"/>
      <w:bookmarkEnd w:id="15"/>
      <w:bookmarkEnd w:id="16"/>
      <w:bookmarkEnd w:id="17"/>
      <w:r>
        <w:t>2</w:t>
      </w:r>
    </w:p>
    <w:p w14:paraId="219756A4" w14:textId="77777777" w:rsidR="00E1645B" w:rsidRDefault="002171B9" w:rsidP="000D0869">
      <w:pPr>
        <w:numPr>
          <w:ilvl w:val="3"/>
          <w:numId w:val="8"/>
        </w:numPr>
      </w:pPr>
      <w:bookmarkStart w:id="19" w:name="X07d239280efd4723877a811fb28691b15b16e7b"/>
      <w:bookmarkEnd w:id="18"/>
      <w:r>
        <w:t>3</w:t>
      </w:r>
    </w:p>
    <w:p w14:paraId="45E39FBB" w14:textId="77777777" w:rsidR="00E1645B" w:rsidRDefault="002171B9" w:rsidP="000D0869">
      <w:pPr>
        <w:numPr>
          <w:ilvl w:val="1"/>
          <w:numId w:val="6"/>
        </w:numPr>
      </w:pPr>
      <w:bookmarkStart w:id="20" w:name="X4737b663ccc5f656579133337ff6c191471d3b0"/>
      <w:bookmarkEnd w:id="11"/>
      <w:bookmarkEnd w:id="14"/>
      <w:bookmarkEnd w:id="19"/>
      <w:r>
        <w:t>2</w:t>
      </w:r>
    </w:p>
    <w:p w14:paraId="4873A4B8" w14:textId="77777777" w:rsidR="00E1645B" w:rsidRDefault="002171B9" w:rsidP="000D0869">
      <w:pPr>
        <w:numPr>
          <w:ilvl w:val="1"/>
          <w:numId w:val="6"/>
        </w:numPr>
      </w:pPr>
      <w:bookmarkStart w:id="21" w:name="X271c1e0e10e2df8ead36b81698dc9b4de0df65c"/>
      <w:bookmarkEnd w:id="20"/>
      <w:r>
        <w:t>3</w:t>
      </w:r>
    </w:p>
    <w:p w14:paraId="1783143E" w14:textId="77777777" w:rsidR="00E1645B" w:rsidRDefault="002171B9" w:rsidP="000D0869">
      <w:pPr>
        <w:numPr>
          <w:ilvl w:val="0"/>
          <w:numId w:val="5"/>
        </w:numPr>
      </w:pPr>
      <w:bookmarkStart w:id="22" w:name="Xe4f0b96849edcb2575f8d2427e3fb60e75966cb"/>
      <w:bookmarkEnd w:id="10"/>
      <w:bookmarkEnd w:id="21"/>
      <w:r>
        <w:t>2</w:t>
      </w:r>
    </w:p>
    <w:p w14:paraId="1AAC497F" w14:textId="77777777" w:rsidR="00E1645B" w:rsidRDefault="002171B9" w:rsidP="000D0869">
      <w:pPr>
        <w:numPr>
          <w:ilvl w:val="1"/>
          <w:numId w:val="11"/>
        </w:numPr>
      </w:pPr>
      <w:bookmarkStart w:id="23" w:name="X0134e7c495efac9e8ecc16d75128ad3b1a5fe2a"/>
      <w:r>
        <w:t>1</w:t>
      </w:r>
    </w:p>
    <w:p w14:paraId="5E8C3EBD" w14:textId="77777777" w:rsidR="00E1645B" w:rsidRDefault="002171B9" w:rsidP="000D0869">
      <w:pPr>
        <w:numPr>
          <w:ilvl w:val="1"/>
          <w:numId w:val="11"/>
        </w:numPr>
      </w:pPr>
      <w:bookmarkStart w:id="24" w:name="X19453c1c6659ea44c94564a7d463e6e90bb3bd9"/>
      <w:bookmarkEnd w:id="23"/>
      <w:r>
        <w:t>2</w:t>
      </w:r>
    </w:p>
    <w:p w14:paraId="454FBBF1" w14:textId="77777777" w:rsidR="00E1645B" w:rsidRDefault="002171B9" w:rsidP="000D0869">
      <w:pPr>
        <w:numPr>
          <w:ilvl w:val="1"/>
          <w:numId w:val="11"/>
        </w:numPr>
      </w:pPr>
      <w:bookmarkStart w:id="25" w:name="X7e8244e25d4e1aba2a6189ed484119ab4f749e7"/>
      <w:bookmarkEnd w:id="24"/>
      <w:r>
        <w:t>3</w:t>
      </w:r>
    </w:p>
    <w:p w14:paraId="1EE9D9E1" w14:textId="77777777" w:rsidR="00E1645B" w:rsidRDefault="002171B9" w:rsidP="000D0869">
      <w:pPr>
        <w:numPr>
          <w:ilvl w:val="0"/>
          <w:numId w:val="5"/>
        </w:numPr>
      </w:pPr>
      <w:bookmarkStart w:id="26" w:name="X1e52de5cc9232761c00a8b243849709165bfde4"/>
      <w:bookmarkEnd w:id="22"/>
      <w:bookmarkEnd w:id="25"/>
      <w:r>
        <w:t>3</w:t>
      </w:r>
    </w:p>
    <w:p w14:paraId="0C58519A" w14:textId="77777777" w:rsidR="00E1645B" w:rsidRDefault="002171B9" w:rsidP="000D0869">
      <w:pPr>
        <w:numPr>
          <w:ilvl w:val="1"/>
          <w:numId w:val="12"/>
        </w:numPr>
      </w:pPr>
      <w:bookmarkStart w:id="27" w:name="Xa897bbbe0900aaae488c983fd7b2bddcd4eac61"/>
      <w:r>
        <w:t>1</w:t>
      </w:r>
    </w:p>
    <w:p w14:paraId="333F31A6" w14:textId="77777777" w:rsidR="00E1645B" w:rsidRDefault="002171B9" w:rsidP="000D0869">
      <w:pPr>
        <w:numPr>
          <w:ilvl w:val="1"/>
          <w:numId w:val="12"/>
        </w:numPr>
      </w:pPr>
      <w:bookmarkStart w:id="28" w:name="Xea6d7b94a0c40e8fdd7b5d442257a8227636cba"/>
      <w:bookmarkEnd w:id="27"/>
      <w:r>
        <w:t>2</w:t>
      </w:r>
    </w:p>
    <w:p w14:paraId="1A6089B2" w14:textId="77777777" w:rsidR="00E1645B" w:rsidRDefault="002171B9" w:rsidP="000D0869">
      <w:pPr>
        <w:numPr>
          <w:ilvl w:val="1"/>
          <w:numId w:val="12"/>
        </w:numPr>
      </w:pPr>
      <w:bookmarkStart w:id="29" w:name="X38bd43510950733073e5c42c581b7310df885a6"/>
      <w:bookmarkEnd w:id="28"/>
      <w:r>
        <w:t>3</w:t>
      </w:r>
    </w:p>
    <w:p w14:paraId="048F23B8" w14:textId="77777777" w:rsidR="00E1645B" w:rsidRDefault="002171B9">
      <w:pPr>
        <w:pStyle w:val="4"/>
      </w:pPr>
      <w:bookmarkStart w:id="30" w:name="无序列表"/>
      <w:bookmarkEnd w:id="9"/>
      <w:bookmarkEnd w:id="26"/>
      <w:bookmarkEnd w:id="29"/>
      <w:r>
        <w:t>无序列表</w:t>
      </w:r>
    </w:p>
    <w:p w14:paraId="025A0A36" w14:textId="6B492CE3" w:rsidR="00E1645B" w:rsidRDefault="002171B9" w:rsidP="000D0869">
      <w:pPr>
        <w:numPr>
          <w:ilvl w:val="0"/>
          <w:numId w:val="13"/>
        </w:numPr>
      </w:pPr>
      <w:bookmarkStart w:id="31" w:name="X65896855add0f4a5e8331929cd0f9a9d63ba1dc"/>
      <w:r>
        <w:t>1</w:t>
      </w:r>
      <w:r w:rsidR="00847482">
        <w:rPr>
          <w:rFonts w:hint="eastAsia"/>
          <w:lang w:eastAsia="zh-CN"/>
        </w:rPr>
        <w:t>是是是是是是是是是是是是是是是是是是是是是是是是是是是是是是是是是是是是是是是是是是是是是是是是是是是</w:t>
      </w:r>
    </w:p>
    <w:p w14:paraId="53466E37" w14:textId="77777777" w:rsidR="00E1645B" w:rsidRDefault="002171B9" w:rsidP="000D0869">
      <w:pPr>
        <w:numPr>
          <w:ilvl w:val="1"/>
          <w:numId w:val="14"/>
        </w:numPr>
      </w:pPr>
      <w:bookmarkStart w:id="32" w:name="X8b1a9782f603d24c16c0228c8d8345802fd7303"/>
      <w:r>
        <w:t>1</w:t>
      </w:r>
    </w:p>
    <w:p w14:paraId="4FFF2174" w14:textId="77777777" w:rsidR="00E1645B" w:rsidRDefault="002171B9" w:rsidP="000D0869">
      <w:pPr>
        <w:numPr>
          <w:ilvl w:val="2"/>
          <w:numId w:val="15"/>
        </w:numPr>
      </w:pPr>
      <w:bookmarkStart w:id="33" w:name="Xa6057036e2ca2eb33cfcdeb1b2a8bf48eadd9d5"/>
      <w:r>
        <w:t>1</w:t>
      </w:r>
    </w:p>
    <w:p w14:paraId="09B33816" w14:textId="77777777" w:rsidR="00E1645B" w:rsidRDefault="002171B9" w:rsidP="000D0869">
      <w:pPr>
        <w:numPr>
          <w:ilvl w:val="3"/>
          <w:numId w:val="16"/>
        </w:numPr>
      </w:pPr>
      <w:bookmarkStart w:id="34" w:name="Xfc0aa3fd3e1867e8a61af298adc3fc985cf87ec"/>
      <w:r>
        <w:t>1</w:t>
      </w:r>
    </w:p>
    <w:p w14:paraId="3B7B4868" w14:textId="77777777" w:rsidR="00E1645B" w:rsidRDefault="002171B9" w:rsidP="000D0869">
      <w:pPr>
        <w:numPr>
          <w:ilvl w:val="4"/>
          <w:numId w:val="17"/>
        </w:numPr>
      </w:pPr>
      <w:bookmarkStart w:id="35" w:name="Xdd38b892b9a7dc00465e22ace315ad027f4cd50"/>
      <w:r>
        <w:t>1</w:t>
      </w:r>
    </w:p>
    <w:p w14:paraId="0395A244" w14:textId="77777777" w:rsidR="00E1645B" w:rsidRDefault="002171B9" w:rsidP="000D0869">
      <w:pPr>
        <w:numPr>
          <w:ilvl w:val="5"/>
          <w:numId w:val="18"/>
        </w:numPr>
      </w:pPr>
      <w:bookmarkStart w:id="36" w:name="X50878562cf1e2d9fc5342fce0fbe7f7cfc6e6ae"/>
      <w:r>
        <w:lastRenderedPageBreak/>
        <w:t>1</w:t>
      </w:r>
    </w:p>
    <w:p w14:paraId="1E7EAE12" w14:textId="77777777" w:rsidR="00E1645B" w:rsidRDefault="002171B9" w:rsidP="000D0869">
      <w:pPr>
        <w:numPr>
          <w:ilvl w:val="2"/>
          <w:numId w:val="15"/>
        </w:numPr>
      </w:pPr>
      <w:bookmarkStart w:id="37" w:name="Xa300bbcc6bac6e62bdb555f92cd34d3c58824f1"/>
      <w:bookmarkEnd w:id="33"/>
      <w:bookmarkEnd w:id="34"/>
      <w:bookmarkEnd w:id="35"/>
      <w:bookmarkEnd w:id="36"/>
      <w:r>
        <w:t>2</w:t>
      </w:r>
    </w:p>
    <w:p w14:paraId="7CE8B82F" w14:textId="77777777" w:rsidR="00E1645B" w:rsidRDefault="002171B9" w:rsidP="000D0869">
      <w:pPr>
        <w:numPr>
          <w:ilvl w:val="2"/>
          <w:numId w:val="15"/>
        </w:numPr>
      </w:pPr>
      <w:bookmarkStart w:id="38" w:name="Xef25e5a61f99dc1a7978944e3f8e0ac891ea812"/>
      <w:bookmarkEnd w:id="37"/>
      <w:r>
        <w:t>3</w:t>
      </w:r>
    </w:p>
    <w:p w14:paraId="06EEE681" w14:textId="77777777" w:rsidR="00E1645B" w:rsidRDefault="002171B9" w:rsidP="000D0869">
      <w:pPr>
        <w:numPr>
          <w:ilvl w:val="3"/>
          <w:numId w:val="19"/>
        </w:numPr>
      </w:pPr>
      <w:bookmarkStart w:id="39" w:name="Xadc35fcef9bb50505906572da839053b9f9f180"/>
      <w:r>
        <w:t>1</w:t>
      </w:r>
    </w:p>
    <w:p w14:paraId="160D870E" w14:textId="77777777" w:rsidR="00E1645B" w:rsidRDefault="002171B9" w:rsidP="000D0869">
      <w:pPr>
        <w:numPr>
          <w:ilvl w:val="3"/>
          <w:numId w:val="19"/>
        </w:numPr>
      </w:pPr>
      <w:bookmarkStart w:id="40" w:name="X90ed3d20f60fb06828a8d090e0d0d8a92e4d094"/>
      <w:bookmarkEnd w:id="39"/>
      <w:r>
        <w:t>2</w:t>
      </w:r>
    </w:p>
    <w:p w14:paraId="2002F3A9" w14:textId="77777777" w:rsidR="00E1645B" w:rsidRDefault="002171B9" w:rsidP="000D0869">
      <w:pPr>
        <w:numPr>
          <w:ilvl w:val="3"/>
          <w:numId w:val="19"/>
        </w:numPr>
      </w:pPr>
      <w:bookmarkStart w:id="41" w:name="Xbb2d64509e67e6c60031707fd852f548da3718d"/>
      <w:bookmarkEnd w:id="40"/>
      <w:r>
        <w:t>3</w:t>
      </w:r>
    </w:p>
    <w:p w14:paraId="2C4A707D" w14:textId="77777777" w:rsidR="00E1645B" w:rsidRDefault="002171B9" w:rsidP="000D0869">
      <w:pPr>
        <w:numPr>
          <w:ilvl w:val="1"/>
          <w:numId w:val="14"/>
        </w:numPr>
      </w:pPr>
      <w:bookmarkStart w:id="42" w:name="Xa3047453234f312a5edea8a17ef06835dea3c1f"/>
      <w:bookmarkEnd w:id="32"/>
      <w:bookmarkEnd w:id="38"/>
      <w:bookmarkEnd w:id="41"/>
      <w:r>
        <w:t>2</w:t>
      </w:r>
    </w:p>
    <w:p w14:paraId="3ECA39EF" w14:textId="77777777" w:rsidR="00E1645B" w:rsidRDefault="002171B9" w:rsidP="000D0869">
      <w:pPr>
        <w:numPr>
          <w:ilvl w:val="1"/>
          <w:numId w:val="14"/>
        </w:numPr>
      </w:pPr>
      <w:bookmarkStart w:id="43" w:name="Xc0454277ffef80f45edddfcd36b766e360fef4c"/>
      <w:bookmarkEnd w:id="42"/>
      <w:r>
        <w:t>3</w:t>
      </w:r>
    </w:p>
    <w:p w14:paraId="6F1D6D73" w14:textId="77777777" w:rsidR="00E1645B" w:rsidRDefault="002171B9" w:rsidP="000D0869">
      <w:pPr>
        <w:numPr>
          <w:ilvl w:val="0"/>
          <w:numId w:val="13"/>
        </w:numPr>
      </w:pPr>
      <w:bookmarkStart w:id="44" w:name="X0be11e00a41d1c5b81f2c1aa1a3320ce67fdc86"/>
      <w:bookmarkEnd w:id="31"/>
      <w:bookmarkEnd w:id="43"/>
      <w:r>
        <w:t>2</w:t>
      </w:r>
    </w:p>
    <w:p w14:paraId="20E9D667" w14:textId="77777777" w:rsidR="00E1645B" w:rsidRDefault="002171B9">
      <w:pPr>
        <w:pStyle w:val="3"/>
      </w:pPr>
      <w:bookmarkStart w:id="45" w:name="代码块和行内代码"/>
      <w:bookmarkEnd w:id="8"/>
      <w:bookmarkEnd w:id="30"/>
      <w:bookmarkEnd w:id="44"/>
      <w:r>
        <w:t>代码块和行内代码</w:t>
      </w:r>
    </w:p>
    <w:p w14:paraId="45D2FF77" w14:textId="77777777" w:rsidR="00E1645B" w:rsidRDefault="002171B9">
      <w:pPr>
        <w:pStyle w:val="FirstParagraph"/>
      </w:pPr>
      <w:r>
        <w:t>代码块添加底纹和边缘细边框</w:t>
      </w:r>
    </w:p>
    <w:p w14:paraId="6EACDB8A" w14:textId="77777777" w:rsidR="00011FF0" w:rsidRPr="00011FF0" w:rsidRDefault="00011FF0" w:rsidP="00011FF0">
      <w:pPr>
        <w:pStyle w:val="a0"/>
      </w:pPr>
    </w:p>
    <w:p w14:paraId="4A9F4E19" w14:textId="77777777" w:rsidR="00E1645B" w:rsidRDefault="002171B9">
      <w:pPr>
        <w:pStyle w:val="SourceCode"/>
        <w:ind w:left="720"/>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2171B9">
      <w:pPr>
        <w:pStyle w:val="FirstParagraph"/>
      </w:pPr>
      <w:r>
        <w:t>行内代码：</w:t>
      </w:r>
      <w:r>
        <w:rPr>
          <w:rStyle w:val="VerbatimChar"/>
        </w:rPr>
        <w:t>disp("Hello Matlab")</w:t>
      </w:r>
      <w:r>
        <w:t>​</w:t>
      </w:r>
    </w:p>
    <w:p w14:paraId="4D5D5ACD" w14:textId="77777777" w:rsidR="00E1645B" w:rsidRDefault="002171B9">
      <w:pPr>
        <w:pStyle w:val="3"/>
      </w:pPr>
      <w:bookmarkStart w:id="46" w:name="表格"/>
      <w:bookmarkEnd w:id="45"/>
      <w:r>
        <w:t>表格</w:t>
      </w:r>
    </w:p>
    <w:p w14:paraId="11714B35" w14:textId="77777777" w:rsidR="00E1645B" w:rsidRDefault="002171B9">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2171B9">
            <w:pPr>
              <w:pStyle w:val="Compact"/>
            </w:pPr>
            <w:bookmarkStart w:id="47" w:name="X6089eb22db8dbe1e72e38bf9d2c41848a4c9a45"/>
            <w:r>
              <w:t>header 1</w:t>
            </w:r>
          </w:p>
        </w:tc>
        <w:tc>
          <w:tcPr>
            <w:tcW w:w="0" w:type="auto"/>
          </w:tcPr>
          <w:p w14:paraId="50304DA0" w14:textId="77777777" w:rsidR="00E1645B" w:rsidRDefault="002171B9">
            <w:pPr>
              <w:pStyle w:val="Compact"/>
            </w:pPr>
            <w:r>
              <w:t>header 2</w:t>
            </w:r>
          </w:p>
        </w:tc>
      </w:tr>
      <w:tr w:rsidR="00E1645B" w14:paraId="6068C244" w14:textId="77777777">
        <w:tc>
          <w:tcPr>
            <w:tcW w:w="0" w:type="auto"/>
          </w:tcPr>
          <w:p w14:paraId="0416A9F6" w14:textId="77777777" w:rsidR="00E1645B" w:rsidRDefault="002171B9">
            <w:pPr>
              <w:pStyle w:val="Compact"/>
            </w:pPr>
            <w:r>
              <w:t>cell 1</w:t>
            </w:r>
          </w:p>
        </w:tc>
        <w:tc>
          <w:tcPr>
            <w:tcW w:w="0" w:type="auto"/>
          </w:tcPr>
          <w:p w14:paraId="7482FE75" w14:textId="77777777" w:rsidR="00E1645B" w:rsidRDefault="002171B9">
            <w:pPr>
              <w:pStyle w:val="Compact"/>
            </w:pPr>
            <w:r>
              <w:t>cell 2</w:t>
            </w:r>
          </w:p>
        </w:tc>
      </w:tr>
      <w:tr w:rsidR="00E1645B" w14:paraId="3FB0155E" w14:textId="77777777">
        <w:tc>
          <w:tcPr>
            <w:tcW w:w="0" w:type="auto"/>
          </w:tcPr>
          <w:p w14:paraId="2DF19CF8" w14:textId="77777777" w:rsidR="00E1645B" w:rsidRDefault="002171B9">
            <w:pPr>
              <w:pStyle w:val="Compact"/>
            </w:pPr>
            <w:r>
              <w:t>cell 3</w:t>
            </w:r>
          </w:p>
        </w:tc>
        <w:tc>
          <w:tcPr>
            <w:tcW w:w="0" w:type="auto"/>
          </w:tcPr>
          <w:p w14:paraId="291FB002" w14:textId="77777777" w:rsidR="00E1645B" w:rsidRDefault="002171B9">
            <w:pPr>
              <w:pStyle w:val="Compact"/>
            </w:pPr>
            <w:r>
              <w:t>cell 4</w:t>
            </w:r>
          </w:p>
        </w:tc>
      </w:tr>
      <w:tr w:rsidR="00E1645B" w14:paraId="56FCF130" w14:textId="77777777">
        <w:tc>
          <w:tcPr>
            <w:tcW w:w="0" w:type="auto"/>
          </w:tcPr>
          <w:p w14:paraId="61308C6A" w14:textId="77777777" w:rsidR="00E1645B" w:rsidRDefault="002171B9">
            <w:pPr>
              <w:pStyle w:val="Compact"/>
            </w:pPr>
            <w:r>
              <w:t>cell 5</w:t>
            </w:r>
          </w:p>
        </w:tc>
        <w:tc>
          <w:tcPr>
            <w:tcW w:w="0" w:type="auto"/>
          </w:tcPr>
          <w:p w14:paraId="1E87B379" w14:textId="77777777" w:rsidR="00E1645B" w:rsidRDefault="002171B9">
            <w:pPr>
              <w:pStyle w:val="Compact"/>
            </w:pPr>
            <w:r>
              <w:t>cell 6</w:t>
            </w:r>
          </w:p>
        </w:tc>
      </w:tr>
    </w:tbl>
    <w:p w14:paraId="40BD9C2C" w14:textId="77777777" w:rsidR="00E1645B" w:rsidRDefault="002171B9">
      <w:pPr>
        <w:pStyle w:val="3"/>
      </w:pPr>
      <w:bookmarkStart w:id="48" w:name="引述块样式"/>
      <w:bookmarkEnd w:id="46"/>
      <w:bookmarkEnd w:id="47"/>
      <w:r>
        <w:lastRenderedPageBreak/>
        <w:t>引述块样式</w:t>
      </w:r>
    </w:p>
    <w:p w14:paraId="0BFCE014" w14:textId="30DE9810" w:rsidR="00D22A9C" w:rsidRPr="001D786D" w:rsidRDefault="002171B9" w:rsidP="000679B6">
      <w:pPr>
        <w:pStyle w:val="a9"/>
        <w:ind w:left="480" w:right="24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F2D1955" w:rsidR="00E1645B" w:rsidRDefault="00E1645B">
      <w:pPr>
        <w:pStyle w:val="FirstParagraph"/>
      </w:pPr>
    </w:p>
    <w:p w14:paraId="3ADDF788" w14:textId="77777777" w:rsidR="00E1645B" w:rsidRDefault="002171B9">
      <w:pPr>
        <w:pStyle w:val="10"/>
        <w:rPr>
          <w:lang w:eastAsia="zh-CN"/>
        </w:rPr>
      </w:pPr>
      <w:bookmarkStart w:id="49" w:name="如何修改此模板"/>
      <w:bookmarkEnd w:id="0"/>
      <w:bookmarkEnd w:id="6"/>
      <w:bookmarkEnd w:id="48"/>
      <w:r>
        <w:rPr>
          <w:lang w:eastAsia="zh-CN"/>
        </w:rPr>
        <w:lastRenderedPageBreak/>
        <w:t>如何修改此模板</w:t>
      </w:r>
    </w:p>
    <w:p w14:paraId="706DF0D9" w14:textId="77777777" w:rsidR="00E1645B" w:rsidRDefault="002171B9">
      <w:pPr>
        <w:pStyle w:val="FirstParagraph"/>
      </w:pPr>
      <w:r>
        <w:t>注意，要修改模板，需要更改每个类型对应的</w:t>
      </w:r>
      <w:r>
        <w:t>Word</w:t>
      </w:r>
      <w:r>
        <w:t>的样式，而不是只是自己改改样式就能</w:t>
      </w:r>
      <w:r>
        <w:t>work</w:t>
      </w:r>
      <w:r>
        <w:t>的。</w:t>
      </w:r>
    </w:p>
    <w:p w14:paraId="44BDA9DF" w14:textId="77777777" w:rsidR="00E1645B" w:rsidRDefault="002171B9">
      <w:pPr>
        <w:pStyle w:val="2"/>
      </w:pPr>
      <w:bookmarkStart w:id="50" w:name="一般样式"/>
      <w:r>
        <w:t>一般样式</w:t>
      </w:r>
    </w:p>
    <w:p w14:paraId="3B2A9F5D" w14:textId="77777777" w:rsidR="00E1645B" w:rsidRDefault="002171B9">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2171B9">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2171B9">
            <w:pPr>
              <w:pStyle w:val="Compact"/>
            </w:pPr>
            <w:bookmarkStart w:id="51" w:name="Xe23ef773142235f30e844f2528dbe301873a9b9"/>
            <w:r>
              <w:t>样式名</w:t>
            </w:r>
          </w:p>
        </w:tc>
        <w:tc>
          <w:tcPr>
            <w:tcW w:w="0" w:type="auto"/>
          </w:tcPr>
          <w:p w14:paraId="3BA7008C" w14:textId="77777777" w:rsidR="00E1645B" w:rsidRDefault="002171B9">
            <w:pPr>
              <w:pStyle w:val="Compact"/>
            </w:pPr>
            <w:r>
              <w:t>描述</w:t>
            </w:r>
          </w:p>
        </w:tc>
        <w:tc>
          <w:tcPr>
            <w:tcW w:w="0" w:type="auto"/>
          </w:tcPr>
          <w:p w14:paraId="10CCC7F7" w14:textId="77777777" w:rsidR="00E1645B" w:rsidRDefault="002171B9">
            <w:pPr>
              <w:pStyle w:val="Compact"/>
            </w:pPr>
            <w:r>
              <w:t>默认样式</w:t>
            </w:r>
          </w:p>
        </w:tc>
      </w:tr>
      <w:tr w:rsidR="00E1645B" w14:paraId="47F1E4A0" w14:textId="77777777">
        <w:tc>
          <w:tcPr>
            <w:tcW w:w="0" w:type="auto"/>
          </w:tcPr>
          <w:p w14:paraId="357A6301" w14:textId="77777777" w:rsidR="00E1645B" w:rsidRDefault="002171B9">
            <w:pPr>
              <w:pStyle w:val="Compact"/>
            </w:pPr>
            <w:r>
              <w:t>正文文本</w:t>
            </w:r>
          </w:p>
        </w:tc>
        <w:tc>
          <w:tcPr>
            <w:tcW w:w="0" w:type="auto"/>
          </w:tcPr>
          <w:p w14:paraId="3334F8A1" w14:textId="77777777" w:rsidR="00E1645B" w:rsidRDefault="002171B9">
            <w:pPr>
              <w:pStyle w:val="Compact"/>
            </w:pPr>
            <w:r>
              <w:t>在正文段落中应用</w:t>
            </w:r>
          </w:p>
        </w:tc>
        <w:tc>
          <w:tcPr>
            <w:tcW w:w="0" w:type="auto"/>
          </w:tcPr>
          <w:p w14:paraId="1232F51C" w14:textId="77777777" w:rsidR="00E1645B" w:rsidRDefault="002171B9">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2171B9">
            <w:pPr>
              <w:pStyle w:val="Compact"/>
            </w:pPr>
            <w:r>
              <w:t>First Paragraph</w:t>
            </w:r>
          </w:p>
        </w:tc>
        <w:tc>
          <w:tcPr>
            <w:tcW w:w="0" w:type="auto"/>
          </w:tcPr>
          <w:p w14:paraId="1C78082A" w14:textId="77777777" w:rsidR="00E1645B" w:rsidRDefault="002171B9">
            <w:pPr>
              <w:pStyle w:val="Compact"/>
            </w:pPr>
            <w:r>
              <w:t>段落首段</w:t>
            </w:r>
          </w:p>
        </w:tc>
        <w:tc>
          <w:tcPr>
            <w:tcW w:w="0" w:type="auto"/>
          </w:tcPr>
          <w:p w14:paraId="43DDF75E" w14:textId="77777777" w:rsidR="00E1645B" w:rsidRDefault="002171B9">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2171B9">
            <w:pPr>
              <w:pStyle w:val="Compact"/>
            </w:pPr>
            <w:r>
              <w:t>Compact</w:t>
            </w:r>
          </w:p>
        </w:tc>
        <w:tc>
          <w:tcPr>
            <w:tcW w:w="0" w:type="auto"/>
          </w:tcPr>
          <w:p w14:paraId="5EE72A49" w14:textId="77777777" w:rsidR="00E1645B" w:rsidRDefault="002171B9">
            <w:pPr>
              <w:pStyle w:val="Compact"/>
            </w:pPr>
            <w:r>
              <w:t>表格单元格</w:t>
            </w:r>
          </w:p>
        </w:tc>
        <w:tc>
          <w:tcPr>
            <w:tcW w:w="0" w:type="auto"/>
          </w:tcPr>
          <w:p w14:paraId="654E1619" w14:textId="77777777" w:rsidR="00E1645B" w:rsidRDefault="002171B9">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2171B9">
            <w:pPr>
              <w:pStyle w:val="Compact"/>
            </w:pPr>
            <w:r>
              <w:t>Heading 1</w:t>
            </w:r>
            <w:r>
              <w:t>（标题</w:t>
            </w:r>
            <w:r>
              <w:t>1</w:t>
            </w:r>
            <w:r>
              <w:t>）</w:t>
            </w:r>
          </w:p>
        </w:tc>
        <w:tc>
          <w:tcPr>
            <w:tcW w:w="0" w:type="auto"/>
          </w:tcPr>
          <w:p w14:paraId="76F013D4" w14:textId="77777777" w:rsidR="00E1645B" w:rsidRDefault="002171B9">
            <w:pPr>
              <w:pStyle w:val="Compact"/>
            </w:pPr>
            <w:r>
              <w:t>一级标题</w:t>
            </w:r>
          </w:p>
        </w:tc>
        <w:tc>
          <w:tcPr>
            <w:tcW w:w="0" w:type="auto"/>
          </w:tcPr>
          <w:p w14:paraId="7335A7A5" w14:textId="77777777" w:rsidR="00E1645B" w:rsidRDefault="002171B9">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2171B9">
            <w:pPr>
              <w:pStyle w:val="Compact"/>
            </w:pPr>
            <w:r>
              <w:t>Heading 2</w:t>
            </w:r>
            <w:r>
              <w:t>（标题</w:t>
            </w:r>
            <w:r>
              <w:t>2</w:t>
            </w:r>
            <w:r>
              <w:t>）</w:t>
            </w:r>
          </w:p>
        </w:tc>
        <w:tc>
          <w:tcPr>
            <w:tcW w:w="0" w:type="auto"/>
          </w:tcPr>
          <w:p w14:paraId="2A4DF00E" w14:textId="77777777" w:rsidR="00E1645B" w:rsidRDefault="002171B9">
            <w:pPr>
              <w:pStyle w:val="Compact"/>
            </w:pPr>
            <w:r>
              <w:t>二级标题</w:t>
            </w:r>
          </w:p>
        </w:tc>
        <w:tc>
          <w:tcPr>
            <w:tcW w:w="0" w:type="auto"/>
          </w:tcPr>
          <w:p w14:paraId="0AFF0914" w14:textId="77777777" w:rsidR="00E1645B" w:rsidRDefault="002171B9">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2171B9">
            <w:pPr>
              <w:pStyle w:val="Compact"/>
            </w:pPr>
            <w:r>
              <w:t>Heading 3</w:t>
            </w:r>
            <w:r>
              <w:t>（标题</w:t>
            </w:r>
            <w:r>
              <w:t>3</w:t>
            </w:r>
            <w:r>
              <w:t>）</w:t>
            </w:r>
          </w:p>
        </w:tc>
        <w:tc>
          <w:tcPr>
            <w:tcW w:w="0" w:type="auto"/>
          </w:tcPr>
          <w:p w14:paraId="53F0FC46" w14:textId="77777777" w:rsidR="00E1645B" w:rsidRDefault="002171B9">
            <w:pPr>
              <w:pStyle w:val="Compact"/>
            </w:pPr>
            <w:r>
              <w:t>三级标题</w:t>
            </w:r>
          </w:p>
        </w:tc>
        <w:tc>
          <w:tcPr>
            <w:tcW w:w="0" w:type="auto"/>
          </w:tcPr>
          <w:p w14:paraId="5F0AEEE2" w14:textId="77777777" w:rsidR="00E1645B" w:rsidRDefault="002171B9">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2171B9">
            <w:pPr>
              <w:pStyle w:val="Compact"/>
            </w:pPr>
            <w:r>
              <w:t>Heading 4</w:t>
            </w:r>
            <w:r>
              <w:t>（标题</w:t>
            </w:r>
            <w:r>
              <w:t>4</w:t>
            </w:r>
            <w:r>
              <w:t>）</w:t>
            </w:r>
          </w:p>
        </w:tc>
        <w:tc>
          <w:tcPr>
            <w:tcW w:w="0" w:type="auto"/>
          </w:tcPr>
          <w:p w14:paraId="40052360" w14:textId="77777777" w:rsidR="00E1645B" w:rsidRDefault="002171B9">
            <w:pPr>
              <w:pStyle w:val="Compact"/>
            </w:pPr>
            <w:r>
              <w:t>四级标题</w:t>
            </w:r>
          </w:p>
        </w:tc>
        <w:tc>
          <w:tcPr>
            <w:tcW w:w="0" w:type="auto"/>
          </w:tcPr>
          <w:p w14:paraId="202B033A" w14:textId="77777777" w:rsidR="00E1645B" w:rsidRDefault="002171B9">
            <w:pPr>
              <w:pStyle w:val="Compact"/>
            </w:pPr>
            <w:r>
              <w:t>字号小四，中文字体为黑体，英文</w:t>
            </w:r>
            <w:r>
              <w:t>Times New Roman</w:t>
            </w:r>
          </w:p>
        </w:tc>
      </w:tr>
      <w:tr w:rsidR="00E1645B" w14:paraId="582C130E" w14:textId="77777777">
        <w:tc>
          <w:tcPr>
            <w:tcW w:w="0" w:type="auto"/>
          </w:tcPr>
          <w:p w14:paraId="60F4A1EC" w14:textId="77777777" w:rsidR="00E1645B" w:rsidRDefault="002171B9">
            <w:pPr>
              <w:pStyle w:val="Compact"/>
            </w:pPr>
            <w:r>
              <w:lastRenderedPageBreak/>
              <w:t>Heading 5</w:t>
            </w:r>
            <w:r>
              <w:t>（标题</w:t>
            </w:r>
            <w:r>
              <w:t>5</w:t>
            </w:r>
            <w:r>
              <w:t>）</w:t>
            </w:r>
          </w:p>
        </w:tc>
        <w:tc>
          <w:tcPr>
            <w:tcW w:w="0" w:type="auto"/>
          </w:tcPr>
          <w:p w14:paraId="23F4D026" w14:textId="77777777" w:rsidR="00E1645B" w:rsidRDefault="002171B9">
            <w:pPr>
              <w:pStyle w:val="Compact"/>
            </w:pPr>
            <w:r>
              <w:t>五级标题</w:t>
            </w:r>
          </w:p>
        </w:tc>
        <w:tc>
          <w:tcPr>
            <w:tcW w:w="0" w:type="auto"/>
          </w:tcPr>
          <w:p w14:paraId="01E20D7D" w14:textId="77777777" w:rsidR="00E1645B" w:rsidRDefault="002171B9">
            <w:pPr>
              <w:pStyle w:val="Compact"/>
            </w:pPr>
            <w:r>
              <w:t>字号小四，中文字体为黑体，英文</w:t>
            </w:r>
            <w:r>
              <w:t>Times New Roman</w:t>
            </w:r>
          </w:p>
        </w:tc>
      </w:tr>
      <w:tr w:rsidR="00E1645B" w14:paraId="22144FE1" w14:textId="77777777">
        <w:tc>
          <w:tcPr>
            <w:tcW w:w="0" w:type="auto"/>
          </w:tcPr>
          <w:p w14:paraId="2DE3E518" w14:textId="77777777" w:rsidR="00E1645B" w:rsidRDefault="002171B9">
            <w:pPr>
              <w:pStyle w:val="Compact"/>
            </w:pPr>
            <w:r>
              <w:t>Heading 6</w:t>
            </w:r>
            <w:r>
              <w:t>（标题</w:t>
            </w:r>
            <w:r>
              <w:t>6</w:t>
            </w:r>
            <w:r>
              <w:t>）</w:t>
            </w:r>
          </w:p>
        </w:tc>
        <w:tc>
          <w:tcPr>
            <w:tcW w:w="0" w:type="auto"/>
          </w:tcPr>
          <w:p w14:paraId="1AD88E81" w14:textId="77777777" w:rsidR="00E1645B" w:rsidRDefault="002171B9">
            <w:pPr>
              <w:pStyle w:val="Compact"/>
            </w:pPr>
            <w:r>
              <w:t>六级标题</w:t>
            </w:r>
          </w:p>
        </w:tc>
        <w:tc>
          <w:tcPr>
            <w:tcW w:w="0" w:type="auto"/>
          </w:tcPr>
          <w:p w14:paraId="00DFBAF7" w14:textId="77777777" w:rsidR="00E1645B" w:rsidRDefault="002171B9">
            <w:pPr>
              <w:pStyle w:val="Compact"/>
            </w:pPr>
            <w:r>
              <w:t>字号小四，中文字体为黑体，英文</w:t>
            </w:r>
            <w:r>
              <w:t>Times New Roman</w:t>
            </w:r>
          </w:p>
        </w:tc>
      </w:tr>
      <w:tr w:rsidR="00E1645B" w14:paraId="429BD264" w14:textId="77777777">
        <w:tc>
          <w:tcPr>
            <w:tcW w:w="0" w:type="auto"/>
          </w:tcPr>
          <w:p w14:paraId="00491C6C" w14:textId="77777777" w:rsidR="00E1645B" w:rsidRDefault="002171B9">
            <w:pPr>
              <w:pStyle w:val="Compact"/>
            </w:pPr>
            <w:r>
              <w:t>Block Text</w:t>
            </w:r>
            <w:r>
              <w:t>（文本块）</w:t>
            </w:r>
          </w:p>
        </w:tc>
        <w:tc>
          <w:tcPr>
            <w:tcW w:w="0" w:type="auto"/>
          </w:tcPr>
          <w:p w14:paraId="0FD40443" w14:textId="77777777" w:rsidR="00E1645B" w:rsidRDefault="002171B9">
            <w:pPr>
              <w:pStyle w:val="Compact"/>
            </w:pPr>
            <w:r>
              <w:t>引述块样式</w:t>
            </w:r>
          </w:p>
        </w:tc>
        <w:tc>
          <w:tcPr>
            <w:tcW w:w="0" w:type="auto"/>
          </w:tcPr>
          <w:p w14:paraId="53B42FD5" w14:textId="77777777" w:rsidR="00E1645B" w:rsidRDefault="002171B9">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2171B9">
            <w:pPr>
              <w:pStyle w:val="Compact"/>
            </w:pPr>
            <w:r>
              <w:t>Source Code</w:t>
            </w:r>
          </w:p>
        </w:tc>
        <w:tc>
          <w:tcPr>
            <w:tcW w:w="0" w:type="auto"/>
          </w:tcPr>
          <w:p w14:paraId="1CB747E1" w14:textId="77777777" w:rsidR="00E1645B" w:rsidRDefault="002171B9">
            <w:pPr>
              <w:pStyle w:val="Compact"/>
            </w:pPr>
            <w:r>
              <w:t>行内代码和代码块样式</w:t>
            </w:r>
          </w:p>
        </w:tc>
        <w:tc>
          <w:tcPr>
            <w:tcW w:w="0" w:type="auto"/>
          </w:tcPr>
          <w:p w14:paraId="3E4D3E9B" w14:textId="77777777" w:rsidR="00E1645B" w:rsidRDefault="002171B9">
            <w:pPr>
              <w:pStyle w:val="Compact"/>
            </w:pPr>
            <w:r>
              <w:t>底纹设置为灰色，四周添加</w:t>
            </w:r>
            <w:r>
              <w:t>1</w:t>
            </w:r>
            <w:r>
              <w:t>磅边框</w:t>
            </w:r>
          </w:p>
        </w:tc>
      </w:tr>
    </w:tbl>
    <w:bookmarkEnd w:id="51"/>
    <w:p w14:paraId="06520CD1" w14:textId="77777777" w:rsidR="00E1645B" w:rsidRDefault="002171B9">
      <w:pPr>
        <w:pStyle w:val="a0"/>
      </w:pPr>
      <w:r>
        <w:t>修改表格样式和列表样式比较特殊</w:t>
      </w:r>
    </w:p>
    <w:p w14:paraId="14C25963" w14:textId="77777777" w:rsidR="00E1645B" w:rsidRDefault="002171B9">
      <w:pPr>
        <w:pStyle w:val="2"/>
      </w:pPr>
      <w:bookmarkStart w:id="52" w:name="表格样式"/>
      <w:bookmarkEnd w:id="50"/>
      <w:r>
        <w:t>表格样式</w:t>
      </w:r>
    </w:p>
    <w:p w14:paraId="7EEBEBED" w14:textId="77777777" w:rsidR="00E1645B" w:rsidRDefault="002171B9">
      <w:pPr>
        <w:pStyle w:val="FirstParagraph"/>
      </w:pPr>
      <w:r>
        <w:t>修改表格需要点击表格后，在【表设计】下拉，点击【修改表格样式】，进行修改</w:t>
      </w:r>
    </w:p>
    <w:p w14:paraId="3BC6CF72" w14:textId="77777777" w:rsidR="00E1645B" w:rsidRDefault="002171B9">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2171B9">
      <w:pPr>
        <w:pStyle w:val="2"/>
      </w:pPr>
      <w:bookmarkStart w:id="53" w:name="列表样式"/>
      <w:bookmarkEnd w:id="52"/>
      <w:r>
        <w:lastRenderedPageBreak/>
        <w:t>列表样式</w:t>
      </w:r>
    </w:p>
    <w:p w14:paraId="0B62000D" w14:textId="77777777" w:rsidR="00E1645B" w:rsidRDefault="002171B9">
      <w:pPr>
        <w:pStyle w:val="3"/>
      </w:pPr>
      <w:bookmarkStart w:id="54" w:name="修改列表层级样式"/>
      <w:r>
        <w:t>修改列表层级样式</w:t>
      </w:r>
    </w:p>
    <w:p w14:paraId="49A8A227" w14:textId="77777777" w:rsidR="00E1645B" w:rsidRDefault="002171B9" w:rsidP="00B2602F">
      <w:pPr>
        <w:pStyle w:val="a9"/>
        <w:ind w:left="480" w:right="240"/>
      </w:pPr>
      <w:r>
        <w:t>所谓的层级样式是无序列表不同层级是圆点还是方块，有序列表则是不同层级的编号格式。</w:t>
      </w:r>
    </w:p>
    <w:p w14:paraId="65618B2E" w14:textId="77777777" w:rsidR="00E1645B" w:rsidRDefault="002171B9">
      <w:pPr>
        <w:pStyle w:val="FirstParagraph"/>
      </w:pPr>
      <w:r>
        <w:t>在下图</w:t>
      </w:r>
      <w:r>
        <w:t>①</w:t>
      </w:r>
      <w:r>
        <w:t>的位置点击，可以看到列表样式有两个样式，分别对应无序列表和有序列表样式，右键修改。</w:t>
      </w:r>
    </w:p>
    <w:p w14:paraId="6A255BD2" w14:textId="77777777" w:rsidR="00E1645B" w:rsidRDefault="002171B9">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2171B9">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2171B9">
      <w:pPr>
        <w:pStyle w:val="3"/>
      </w:pPr>
      <w:bookmarkStart w:id="55" w:name="修改列表缩进"/>
      <w:bookmarkEnd w:id="54"/>
      <w:r>
        <w:t>修改列表缩进</w:t>
      </w:r>
    </w:p>
    <w:p w14:paraId="0CA32946" w14:textId="77777777" w:rsidR="00E1645B" w:rsidRDefault="002171B9">
      <w:pPr>
        <w:pStyle w:val="FirstParagraph"/>
      </w:pPr>
      <w:r>
        <w:t>鼠标点击列表所在行，右键点击【调整列表缩进】，选择【设置所有级别】</w:t>
      </w:r>
    </w:p>
    <w:p w14:paraId="6A732AE2" w14:textId="77777777" w:rsidR="00E1645B" w:rsidRDefault="002171B9">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2171B9">
      <w:pPr>
        <w:pStyle w:val="a0"/>
      </w:pPr>
      <w:r>
        <w:t>‍</w:t>
      </w:r>
    </w:p>
    <w:p w14:paraId="5E78D96A" w14:textId="77777777" w:rsidR="00E1645B" w:rsidRDefault="002171B9">
      <w:pPr>
        <w:pStyle w:val="10"/>
      </w:pPr>
      <w:bookmarkStart w:id="56" w:name="模板已知问题"/>
      <w:bookmarkEnd w:id="49"/>
      <w:bookmarkEnd w:id="53"/>
      <w:bookmarkEnd w:id="55"/>
      <w:r>
        <w:lastRenderedPageBreak/>
        <w:t>模板已知问题</w:t>
      </w:r>
    </w:p>
    <w:p w14:paraId="5D39A1E8" w14:textId="77777777" w:rsidR="00E1645B" w:rsidRDefault="002171B9" w:rsidP="000D0869">
      <w:pPr>
        <w:numPr>
          <w:ilvl w:val="0"/>
          <w:numId w:val="20"/>
        </w:numPr>
        <w:rPr>
          <w:lang w:eastAsia="zh-CN"/>
        </w:rPr>
      </w:pPr>
      <w:bookmarkStart w:id="57" w:name="X6cff98a280b29a0705c815143a143528431bbc3"/>
      <w:r>
        <w:rPr>
          <w:lang w:eastAsia="zh-CN"/>
        </w:rPr>
        <w:t>图片无法自动居中，另外注意图片添加题注要居中的话，必须先让图片居中，再添加题注。</w:t>
      </w:r>
    </w:p>
    <w:p w14:paraId="0705186D" w14:textId="77777777" w:rsidR="00E1645B" w:rsidRDefault="002171B9" w:rsidP="000D0869">
      <w:pPr>
        <w:numPr>
          <w:ilvl w:val="0"/>
          <w:numId w:val="20"/>
        </w:numPr>
      </w:pPr>
      <w:bookmarkStart w:id="58" w:name="X3f5d58367afd2f4cc3b19740daabc7f87274dd9"/>
      <w:bookmarkEnd w:id="57"/>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2171B9" w:rsidP="000D0869">
      <w:pPr>
        <w:pStyle w:val="SourceCode"/>
        <w:numPr>
          <w:ilvl w:val="0"/>
          <w:numId w:val="4"/>
        </w:numPr>
        <w:ind w:left="1200"/>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56"/>
      <w:bookmarkEnd w:id="58"/>
    </w:p>
    <w:sectPr w:rsidR="00E1645B" w:rsidSect="007D2C9D">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02959E" w14:textId="77777777" w:rsidR="00DD7956" w:rsidRDefault="00DD7956">
      <w:pPr>
        <w:spacing w:line="240" w:lineRule="auto"/>
      </w:pPr>
      <w:r>
        <w:separator/>
      </w:r>
    </w:p>
  </w:endnote>
  <w:endnote w:type="continuationSeparator" w:id="0">
    <w:p w14:paraId="3A2E17B3" w14:textId="77777777" w:rsidR="00DD7956" w:rsidRDefault="00DD79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818139"/>
      <w:docPartObj>
        <w:docPartGallery w:val="Page Numbers (Bottom of Page)"/>
        <w:docPartUnique/>
      </w:docPartObj>
    </w:sdtPr>
    <w:sdtContent>
      <w:p w14:paraId="542A371B" w14:textId="5D525100" w:rsidR="00E1645B" w:rsidRDefault="002171B9">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05551A" w14:textId="77777777" w:rsidR="00DD7956" w:rsidRDefault="00DD7956">
      <w:r>
        <w:separator/>
      </w:r>
    </w:p>
  </w:footnote>
  <w:footnote w:type="continuationSeparator" w:id="0">
    <w:p w14:paraId="2F9D6C05" w14:textId="77777777" w:rsidR="00DD7956" w:rsidRDefault="00DD79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894FE18"/>
    <w:lvl w:ilvl="0">
      <w:numFmt w:val="bullet"/>
      <w:suff w:val="space"/>
      <w:lvlText w:val="•"/>
      <w:lvlJc w:val="left"/>
      <w:pPr>
        <w:ind w:left="0" w:firstLine="567"/>
      </w:pPr>
      <w:rPr>
        <w:rFonts w:ascii="微软雅黑" w:eastAsia="微软雅黑" w:hAnsi="微软雅黑" w:hint="eastAsia"/>
        <w:sz w:val="28"/>
      </w:rPr>
    </w:lvl>
    <w:lvl w:ilvl="1">
      <w:numFmt w:val="bullet"/>
      <w:suff w:val="space"/>
      <w:lvlText w:val=""/>
      <w:lvlJc w:val="left"/>
      <w:pPr>
        <w:ind w:left="567" w:firstLine="567"/>
      </w:pPr>
      <w:rPr>
        <w:rFonts w:ascii="Wingdings" w:hAnsi="Wingdings" w:hint="default"/>
        <w:sz w:val="28"/>
      </w:rPr>
    </w:lvl>
    <w:lvl w:ilvl="2">
      <w:numFmt w:val="bullet"/>
      <w:suff w:val="space"/>
      <w:lvlText w:val=""/>
      <w:lvlJc w:val="left"/>
      <w:pPr>
        <w:ind w:left="1134" w:firstLine="567"/>
      </w:pPr>
      <w:rPr>
        <w:rFonts w:ascii="Wingdings" w:hAnsi="Wingdings" w:hint="default"/>
        <w:sz w:val="28"/>
      </w:rPr>
    </w:lvl>
    <w:lvl w:ilvl="3">
      <w:numFmt w:val="bullet"/>
      <w:suff w:val="space"/>
      <w:lvlText w:val="•"/>
      <w:lvlJc w:val="left"/>
      <w:pPr>
        <w:ind w:left="1701" w:firstLine="567"/>
      </w:pPr>
      <w:rPr>
        <w:rFonts w:ascii="微软雅黑" w:eastAsia="微软雅黑" w:hAnsi="微软雅黑" w:hint="eastAsia"/>
        <w:sz w:val="28"/>
      </w:rPr>
    </w:lvl>
    <w:lvl w:ilvl="4">
      <w:numFmt w:val="bullet"/>
      <w:suff w:val="space"/>
      <w:lvlText w:val="•"/>
      <w:lvlJc w:val="left"/>
      <w:pPr>
        <w:ind w:left="2268" w:firstLine="567"/>
      </w:pPr>
      <w:rPr>
        <w:rFonts w:ascii="微软雅黑" w:eastAsia="微软雅黑" w:hAnsi="微软雅黑" w:hint="eastAsia"/>
        <w:sz w:val="28"/>
      </w:rPr>
    </w:lvl>
    <w:lvl w:ilvl="5">
      <w:numFmt w:val="bullet"/>
      <w:suff w:val="space"/>
      <w:lvlText w:val="•"/>
      <w:lvlJc w:val="left"/>
      <w:pPr>
        <w:ind w:left="2835" w:firstLine="567"/>
      </w:pPr>
      <w:rPr>
        <w:rFonts w:hint="eastAsia"/>
        <w:sz w:val="28"/>
      </w:rPr>
    </w:lvl>
    <w:lvl w:ilvl="6">
      <w:numFmt w:val="bullet"/>
      <w:suff w:val="space"/>
      <w:lvlText w:val="•"/>
      <w:lvlJc w:val="left"/>
      <w:pPr>
        <w:ind w:left="3402" w:firstLine="567"/>
      </w:pPr>
      <w:rPr>
        <w:rFonts w:hint="eastAsia"/>
        <w:sz w:val="28"/>
      </w:rPr>
    </w:lvl>
    <w:lvl w:ilvl="7">
      <w:numFmt w:val="bullet"/>
      <w:suff w:val="space"/>
      <w:lvlText w:val="•"/>
      <w:lvlJc w:val="left"/>
      <w:pPr>
        <w:ind w:left="3969" w:firstLine="567"/>
      </w:pPr>
      <w:rPr>
        <w:rFonts w:hint="eastAsia"/>
        <w:sz w:val="28"/>
      </w:rPr>
    </w:lvl>
    <w:lvl w:ilvl="8">
      <w:numFmt w:val="bullet"/>
      <w:suff w:val="space"/>
      <w:lvlText w:val="•"/>
      <w:lvlJc w:val="left"/>
      <w:pPr>
        <w:ind w:left="4536" w:firstLine="567"/>
      </w:pPr>
      <w:rPr>
        <w:rFonts w:hint="eastAsia"/>
        <w:sz w:val="28"/>
      </w:rPr>
    </w:lvl>
  </w:abstractNum>
  <w:abstractNum w:abstractNumId="2" w15:restartNumberingAfterBreak="0">
    <w:nsid w:val="00A99201"/>
    <w:multiLevelType w:val="multilevel"/>
    <w:tmpl w:val="D3725B0E"/>
    <w:lvl w:ilvl="0">
      <w:start w:val="1"/>
      <w:numFmt w:val="decimal"/>
      <w:suff w:val="space"/>
      <w:lvlText w:val="%1."/>
      <w:lvlJc w:val="right"/>
      <w:pPr>
        <w:ind w:left="0" w:firstLine="851"/>
      </w:pPr>
      <w:rPr>
        <w:rFonts w:hint="eastAsia"/>
      </w:rPr>
    </w:lvl>
    <w:lvl w:ilvl="1">
      <w:start w:val="1"/>
      <w:numFmt w:val="decimal"/>
      <w:suff w:val="space"/>
      <w:lvlText w:val="%2)"/>
      <w:lvlJc w:val="right"/>
      <w:pPr>
        <w:ind w:left="567" w:firstLine="851"/>
      </w:pPr>
      <w:rPr>
        <w:rFonts w:hint="eastAsia"/>
      </w:rPr>
    </w:lvl>
    <w:lvl w:ilvl="2">
      <w:start w:val="1"/>
      <w:numFmt w:val="upperLetter"/>
      <w:suff w:val="space"/>
      <w:lvlText w:val="%3."/>
      <w:lvlJc w:val="right"/>
      <w:pPr>
        <w:ind w:left="1134" w:firstLine="851"/>
      </w:pPr>
      <w:rPr>
        <w:rFonts w:hint="eastAsia"/>
      </w:rPr>
    </w:lvl>
    <w:lvl w:ilvl="3">
      <w:start w:val="1"/>
      <w:numFmt w:val="lowerLetter"/>
      <w:suff w:val="space"/>
      <w:lvlText w:val="%4."/>
      <w:lvlJc w:val="right"/>
      <w:pPr>
        <w:ind w:left="1701" w:firstLine="851"/>
      </w:pPr>
      <w:rPr>
        <w:rFonts w:hint="eastAsia"/>
      </w:rPr>
    </w:lvl>
    <w:lvl w:ilvl="4">
      <w:start w:val="1"/>
      <w:numFmt w:val="decimal"/>
      <w:suff w:val="space"/>
      <w:lvlText w:val="%5."/>
      <w:lvlJc w:val="right"/>
      <w:pPr>
        <w:ind w:left="2268" w:firstLine="851"/>
      </w:pPr>
      <w:rPr>
        <w:rFonts w:hint="eastAsia"/>
      </w:rPr>
    </w:lvl>
    <w:lvl w:ilvl="5">
      <w:start w:val="1"/>
      <w:numFmt w:val="decimal"/>
      <w:suff w:val="space"/>
      <w:lvlText w:val="%6)"/>
      <w:lvlJc w:val="right"/>
      <w:pPr>
        <w:ind w:left="2835" w:firstLine="851"/>
      </w:pPr>
      <w:rPr>
        <w:rFonts w:hint="eastAsia"/>
      </w:rPr>
    </w:lvl>
    <w:lvl w:ilvl="6">
      <w:start w:val="1"/>
      <w:numFmt w:val="upperLetter"/>
      <w:suff w:val="space"/>
      <w:lvlText w:val="%7."/>
      <w:lvlJc w:val="right"/>
      <w:pPr>
        <w:ind w:left="3402" w:firstLine="851"/>
      </w:pPr>
      <w:rPr>
        <w:rFonts w:hint="eastAsia"/>
      </w:rPr>
    </w:lvl>
    <w:lvl w:ilvl="7">
      <w:start w:val="1"/>
      <w:numFmt w:val="lowerLetter"/>
      <w:suff w:val="space"/>
      <w:lvlText w:val="%8."/>
      <w:lvlJc w:val="right"/>
      <w:pPr>
        <w:ind w:left="3969" w:firstLine="851"/>
      </w:pPr>
      <w:rPr>
        <w:rFonts w:hint="eastAsia"/>
      </w:rPr>
    </w:lvl>
    <w:lvl w:ilvl="8">
      <w:start w:val="1"/>
      <w:numFmt w:val="lowerRoman"/>
      <w:suff w:val="space"/>
      <w:lvlText w:val="%9."/>
      <w:lvlJc w:val="right"/>
      <w:pPr>
        <w:ind w:left="4536" w:firstLine="851"/>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4441231C"/>
    <w:multiLevelType w:val="multilevel"/>
    <w:tmpl w:val="C8BA27AA"/>
    <w:lvl w:ilvl="0">
      <w:start w:val="1"/>
      <w:numFmt w:val="decimal"/>
      <w:pStyle w:val="2"/>
      <w:suff w:val="space"/>
      <w:lvlText w:val="%1"/>
      <w:lvlJc w:val="left"/>
      <w:pPr>
        <w:ind w:left="0" w:firstLine="0"/>
      </w:pPr>
      <w:rPr>
        <w:rFonts w:hint="eastAsia"/>
      </w:rPr>
    </w:lvl>
    <w:lvl w:ilvl="1">
      <w:start w:val="1"/>
      <w:numFmt w:val="decimal"/>
      <w:pStyle w:val="3"/>
      <w:suff w:val="space"/>
      <w:lvlText w:val="%1.%2"/>
      <w:lvlJc w:val="left"/>
      <w:pPr>
        <w:ind w:left="0" w:firstLine="0"/>
      </w:pPr>
      <w:rPr>
        <w:rFonts w:hint="eastAsia"/>
      </w:rPr>
    </w:lvl>
    <w:lvl w:ilvl="2">
      <w:start w:val="1"/>
      <w:numFmt w:val="decimal"/>
      <w:pStyle w:val="4"/>
      <w:suff w:val="space"/>
      <w:lvlText w:val="%1.%2.%3"/>
      <w:lvlJc w:val="left"/>
      <w:pPr>
        <w:ind w:left="0" w:firstLine="0"/>
      </w:pPr>
      <w:rPr>
        <w:rFonts w:hint="eastAsia"/>
      </w:rPr>
    </w:lvl>
    <w:lvl w:ilvl="3">
      <w:start w:val="1"/>
      <w:numFmt w:val="decimal"/>
      <w:pStyle w:val="5"/>
      <w:suff w:val="space"/>
      <w:lvlText w:val="%1.%2.%3.%4"/>
      <w:lvlJc w:val="left"/>
      <w:pPr>
        <w:ind w:left="0" w:firstLine="0"/>
      </w:pPr>
      <w:rPr>
        <w:rFonts w:hint="eastAsia"/>
      </w:rPr>
    </w:lvl>
    <w:lvl w:ilvl="4">
      <w:start w:val="1"/>
      <w:numFmt w:val="decimal"/>
      <w:pStyle w:val="6"/>
      <w:suff w:val="space"/>
      <w:lvlText w:val="%1.%2.%3.%4.%5"/>
      <w:lvlJc w:val="left"/>
      <w:pPr>
        <w:ind w:left="0" w:firstLine="0"/>
      </w:pPr>
      <w:rPr>
        <w:rFonts w:hint="eastAsia"/>
      </w:rPr>
    </w:lvl>
    <w:lvl w:ilvl="5">
      <w:start w:val="1"/>
      <w:numFmt w:val="decimal"/>
      <w:pStyle w:val="7"/>
      <w:suff w:val="space"/>
      <w:lvlText w:val="%1.%2.%3.%4.%5.%6"/>
      <w:lvlJc w:val="left"/>
      <w:pPr>
        <w:ind w:left="0" w:firstLine="0"/>
      </w:pPr>
      <w:rPr>
        <w:rFonts w:hint="eastAsia"/>
      </w:rPr>
    </w:lvl>
    <w:lvl w:ilvl="6">
      <w:start w:val="1"/>
      <w:numFmt w:val="decimal"/>
      <w:pStyle w:val="8"/>
      <w:suff w:val="space"/>
      <w:lvlText w:val="%1.%2.%3.%4.%5.%6.%7"/>
      <w:lvlJc w:val="left"/>
      <w:pPr>
        <w:ind w:left="0" w:firstLine="0"/>
      </w:pPr>
      <w:rPr>
        <w:rFonts w:hint="eastAsia"/>
      </w:rPr>
    </w:lvl>
    <w:lvl w:ilvl="7">
      <w:start w:val="1"/>
      <w:numFmt w:val="decimal"/>
      <w:pStyle w:val="9"/>
      <w:suff w:val="space"/>
      <w:lvlText w:val="%1.%2.%3.%4.%5.%6.%7.%8"/>
      <w:lvlJc w:val="left"/>
      <w:pPr>
        <w:ind w:left="0" w:firstLine="0"/>
      </w:pPr>
      <w:rPr>
        <w:rFonts w:hint="eastAsia"/>
      </w:rPr>
    </w:lvl>
    <w:lvl w:ilvl="8">
      <w:start w:val="1"/>
      <w:numFmt w:val="decimal"/>
      <w:suff w:val="space"/>
      <w:lvlText w:val="%1.%2.%3.%4.%5.%6.%7.%8.%9"/>
      <w:lvlJc w:val="left"/>
      <w:pPr>
        <w:ind w:left="0" w:firstLine="0"/>
      </w:pPr>
      <w:rPr>
        <w:rFonts w:hint="eastAsia"/>
      </w:rPr>
    </w:lvl>
  </w:abstractNum>
  <w:abstractNum w:abstractNumId="5" w15:restartNumberingAfterBreak="0">
    <w:nsid w:val="553929AC"/>
    <w:multiLevelType w:val="multilevel"/>
    <w:tmpl w:val="22C0AC60"/>
    <w:styleLink w:val="20"/>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5"/>
  </w:num>
  <w:num w:numId="3" w16cid:durableId="1964850438">
    <w:abstractNumId w:val="4"/>
  </w:num>
  <w:num w:numId="4" w16cid:durableId="2049603216">
    <w:abstractNumId w:val="0"/>
  </w:num>
  <w:num w:numId="5" w16cid:durableId="703869699">
    <w:abstractNumId w:val="2"/>
  </w:num>
  <w:num w:numId="6"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98518209">
    <w:abstractNumId w:val="2"/>
  </w:num>
  <w:num w:numId="12"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11394418">
    <w:abstractNumId w:val="1"/>
  </w:num>
  <w:num w:numId="14" w16cid:durableId="723678939">
    <w:abstractNumId w:val="1"/>
  </w:num>
  <w:num w:numId="15" w16cid:durableId="2047368205">
    <w:abstractNumId w:val="1"/>
  </w:num>
  <w:num w:numId="16" w16cid:durableId="974989202">
    <w:abstractNumId w:val="1"/>
  </w:num>
  <w:num w:numId="17" w16cid:durableId="55974617">
    <w:abstractNumId w:val="1"/>
  </w:num>
  <w:num w:numId="18" w16cid:durableId="1273897876">
    <w:abstractNumId w:val="1"/>
  </w:num>
  <w:num w:numId="19" w16cid:durableId="1449272727">
    <w:abstractNumId w:val="1"/>
  </w:num>
  <w:num w:numId="20"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11FF0"/>
    <w:rsid w:val="00022676"/>
    <w:rsid w:val="0006699E"/>
    <w:rsid w:val="000679B6"/>
    <w:rsid w:val="000A7A8B"/>
    <w:rsid w:val="000D0869"/>
    <w:rsid w:val="001022D2"/>
    <w:rsid w:val="00141847"/>
    <w:rsid w:val="00142036"/>
    <w:rsid w:val="001C6D7A"/>
    <w:rsid w:val="001D39A1"/>
    <w:rsid w:val="002110DA"/>
    <w:rsid w:val="002171B9"/>
    <w:rsid w:val="0022655C"/>
    <w:rsid w:val="00244A78"/>
    <w:rsid w:val="00265786"/>
    <w:rsid w:val="002A65C7"/>
    <w:rsid w:val="002E1FE4"/>
    <w:rsid w:val="002F0528"/>
    <w:rsid w:val="00327351"/>
    <w:rsid w:val="003447DB"/>
    <w:rsid w:val="00405A5C"/>
    <w:rsid w:val="004577E5"/>
    <w:rsid w:val="004F68E0"/>
    <w:rsid w:val="00505173"/>
    <w:rsid w:val="0051471F"/>
    <w:rsid w:val="0057234B"/>
    <w:rsid w:val="005E2761"/>
    <w:rsid w:val="00661B23"/>
    <w:rsid w:val="0067536D"/>
    <w:rsid w:val="006E05DD"/>
    <w:rsid w:val="006F1AFE"/>
    <w:rsid w:val="00713A32"/>
    <w:rsid w:val="00750883"/>
    <w:rsid w:val="00761171"/>
    <w:rsid w:val="0077273E"/>
    <w:rsid w:val="007A1D5C"/>
    <w:rsid w:val="007D2C9D"/>
    <w:rsid w:val="007E0786"/>
    <w:rsid w:val="00835A16"/>
    <w:rsid w:val="008460BF"/>
    <w:rsid w:val="00847482"/>
    <w:rsid w:val="009149B5"/>
    <w:rsid w:val="009370AA"/>
    <w:rsid w:val="00970C9D"/>
    <w:rsid w:val="009A30A6"/>
    <w:rsid w:val="009B04E5"/>
    <w:rsid w:val="009C0D72"/>
    <w:rsid w:val="00A14FF3"/>
    <w:rsid w:val="00AD67D5"/>
    <w:rsid w:val="00B2602F"/>
    <w:rsid w:val="00B573F0"/>
    <w:rsid w:val="00BE2FB7"/>
    <w:rsid w:val="00BF6B73"/>
    <w:rsid w:val="00C214C8"/>
    <w:rsid w:val="00C47C42"/>
    <w:rsid w:val="00C61475"/>
    <w:rsid w:val="00C62F87"/>
    <w:rsid w:val="00CA2A10"/>
    <w:rsid w:val="00D22A9C"/>
    <w:rsid w:val="00DC7989"/>
    <w:rsid w:val="00DD7956"/>
    <w:rsid w:val="00E1645B"/>
    <w:rsid w:val="00E9081A"/>
    <w:rsid w:val="00E90948"/>
    <w:rsid w:val="00ED76D2"/>
    <w:rsid w:val="00F17727"/>
    <w:rsid w:val="00F66A7C"/>
    <w:rsid w:val="00F71E74"/>
    <w:rsid w:val="00FB4C2C"/>
    <w:rsid w:val="00FE5A7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06699E"/>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
    <w:name w:val="heading 2"/>
    <w:basedOn w:val="a"/>
    <w:next w:val="a0"/>
    <w:uiPriority w:val="9"/>
    <w:unhideWhenUsed/>
    <w:qFormat/>
    <w:rsid w:val="00C22677"/>
    <w:pPr>
      <w:keepNext/>
      <w:keepLines/>
      <w:numPr>
        <w:numId w:val="3"/>
      </w:numPr>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numPr>
        <w:ilvl w:val="1"/>
        <w:numId w:val="3"/>
      </w:numPr>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numPr>
        <w:ilvl w:val="2"/>
        <w:numId w:val="3"/>
      </w:numPr>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numPr>
        <w:ilvl w:val="3"/>
        <w:numId w:val="3"/>
      </w:numPr>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numPr>
        <w:ilvl w:val="4"/>
        <w:numId w:val="3"/>
      </w:numPr>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numPr>
        <w:ilvl w:val="5"/>
        <w:numId w:val="3"/>
      </w:numPr>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numPr>
        <w:ilvl w:val="6"/>
        <w:numId w:val="3"/>
      </w:numPr>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numPr>
        <w:ilvl w:val="7"/>
        <w:numId w:val="3"/>
      </w:numPr>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F17727"/>
    <w:pPr>
      <w:spacing w:before="60" w:after="60"/>
      <w:ind w:firstLineChars="0" w:firstLine="0"/>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3447DB"/>
    <w:pPr>
      <w:tabs>
        <w:tab w:val="left" w:pos="384"/>
      </w:tabs>
      <w:spacing w:line="240" w:lineRule="auto"/>
      <w:ind w:left="200" w:hangingChars="200" w:hanging="200"/>
    </w:pPr>
  </w:style>
  <w:style w:type="paragraph" w:styleId="a9">
    <w:name w:val="Block Text"/>
    <w:basedOn w:val="a"/>
    <w:next w:val="a"/>
    <w:uiPriority w:val="9"/>
    <w:unhideWhenUsed/>
    <w:qFormat/>
    <w:rsid w:val="00B2602F"/>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835A16"/>
    <w:rPr>
      <w:rFonts w:ascii="Fira Code" w:eastAsia="宋体" w:hAnsi="Fira Code" w:cs="Times New Roman (正文 CS 字体)"/>
      <w:color w:val="404040" w:themeColor="text1" w:themeTint="BF"/>
      <w:sz w:val="21"/>
      <w:shd w:val="clear" w:color="F3F4F4"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835A16"/>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clear" w:color="F3F4F4" w:fill="auto"/>
      <w:wordWrap w:val="0"/>
      <w:ind w:leftChars="300" w:left="300"/>
    </w:pPr>
    <w:rPr>
      <w:rFonts w:ascii="Fira Code" w:hAnsi="Fira Code" w:cs="Times New Roman (正文 CS 字体)"/>
      <w:color w:val="404040" w:themeColor="text1" w:themeTint="BF"/>
      <w:sz w:val="21"/>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0">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 w:type="character" w:styleId="af4">
    <w:name w:val="Placeholder Text"/>
    <w:basedOn w:val="a1"/>
    <w:rsid w:val="002265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9186-A2BA-43B3-A892-09974D25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1</Pages>
  <Words>649</Words>
  <Characters>3702</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60</cp:revision>
  <dcterms:created xsi:type="dcterms:W3CDTF">2023-12-15T02:40:00Z</dcterms:created>
  <dcterms:modified xsi:type="dcterms:W3CDTF">2025-06-06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tdsgX0fM"/&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